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8B269" w14:textId="77777777" w:rsidR="00361235" w:rsidRPr="00B57CAF" w:rsidRDefault="00361235" w:rsidP="00361235">
      <w:pPr>
        <w:contextualSpacing/>
        <w:jc w:val="center"/>
        <w:rPr>
          <w:rFonts w:ascii="Georgia" w:eastAsia="Calibri" w:hAnsi="Georgia" w:cs="Arial"/>
        </w:rPr>
      </w:pPr>
    </w:p>
    <w:p w14:paraId="7F311186" w14:textId="77777777" w:rsidR="00361235" w:rsidRPr="00B57CAF" w:rsidRDefault="00361235" w:rsidP="00361235">
      <w:pPr>
        <w:contextualSpacing/>
        <w:jc w:val="center"/>
        <w:rPr>
          <w:rFonts w:ascii="Georgia" w:eastAsia="Calibri" w:hAnsi="Georgia" w:cs="Arial"/>
        </w:rPr>
      </w:pPr>
    </w:p>
    <w:p w14:paraId="187A4867"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263861AC" w14:textId="18DAEACB"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781DD7">
        <w:rPr>
          <w:rFonts w:eastAsia="Calibri"/>
          <w:sz w:val="40"/>
          <w:szCs w:val="28"/>
        </w:rPr>
        <w:t>8</w:t>
      </w:r>
    </w:p>
    <w:p w14:paraId="5C07DD8C" w14:textId="77777777" w:rsidR="00B66FB9" w:rsidRPr="00361235" w:rsidRDefault="00B66FB9" w:rsidP="00B66FB9">
      <w:pPr>
        <w:pStyle w:val="Title"/>
        <w:rPr>
          <w:b w:val="0"/>
          <w:sz w:val="24"/>
        </w:rPr>
      </w:pPr>
    </w:p>
    <w:p w14:paraId="7127D7B6" w14:textId="171D543F" w:rsidR="00B66FB9" w:rsidRDefault="00781DD7" w:rsidP="00B66FB9">
      <w:pPr>
        <w:pBdr>
          <w:bottom w:val="single" w:sz="12" w:space="1" w:color="auto"/>
        </w:pBdr>
        <w:rPr>
          <w:rFonts w:eastAsia="Calibri"/>
        </w:rPr>
      </w:pPr>
      <w:r w:rsidRPr="00781DD7">
        <w:rPr>
          <w:rFonts w:eastAsiaTheme="majorEastAsia" w:cstheme="majorBidi"/>
          <w:b/>
          <w:spacing w:val="-10"/>
          <w:kern w:val="28"/>
          <w:sz w:val="56"/>
          <w:szCs w:val="56"/>
        </w:rPr>
        <w:t>System of Linear Equations</w:t>
      </w:r>
    </w:p>
    <w:p w14:paraId="208B56D5" w14:textId="77777777" w:rsidR="00B66FB9" w:rsidRPr="00EA55B5" w:rsidRDefault="00B66FB9" w:rsidP="00B66FB9">
      <w:pPr>
        <w:contextualSpacing/>
        <w:rPr>
          <w:szCs w:val="32"/>
        </w:rPr>
      </w:pPr>
    </w:p>
    <w:p w14:paraId="1C8EEAA5" w14:textId="77777777" w:rsidR="00B66FB9" w:rsidRPr="00EA55B5" w:rsidRDefault="00B66FB9" w:rsidP="00B66FB9">
      <w:pPr>
        <w:contextualSpacing/>
        <w:jc w:val="center"/>
        <w:rPr>
          <w:rFonts w:eastAsia="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66FB9" w:rsidRPr="00EA55B5" w14:paraId="2CDD4930" w14:textId="77777777" w:rsidTr="0039622E">
        <w:tc>
          <w:tcPr>
            <w:tcW w:w="4508" w:type="dxa"/>
          </w:tcPr>
          <w:p w14:paraId="31CC7770" w14:textId="77777777" w:rsidR="00B66FB9" w:rsidRPr="00EA55B5" w:rsidRDefault="00B66FB9" w:rsidP="0039622E">
            <w:pPr>
              <w:contextualSpacing/>
              <w:rPr>
                <w:rFonts w:eastAsia="Calibri"/>
                <w:i/>
              </w:rPr>
            </w:pPr>
            <w:r w:rsidRPr="00EA55B5">
              <w:rPr>
                <w:rFonts w:eastAsia="Calibri"/>
                <w:i/>
              </w:rPr>
              <w:t>Submitted by:</w:t>
            </w:r>
          </w:p>
        </w:tc>
        <w:tc>
          <w:tcPr>
            <w:tcW w:w="4508" w:type="dxa"/>
          </w:tcPr>
          <w:p w14:paraId="0C0EBFB5" w14:textId="77777777" w:rsidR="00B66FB9" w:rsidRPr="00EA55B5" w:rsidRDefault="00B66FB9" w:rsidP="0039622E">
            <w:pPr>
              <w:contextualSpacing/>
              <w:jc w:val="right"/>
              <w:rPr>
                <w:rFonts w:eastAsia="Calibri"/>
                <w:i/>
              </w:rPr>
            </w:pPr>
            <w:r w:rsidRPr="00EA55B5">
              <w:rPr>
                <w:rFonts w:eastAsia="Calibri"/>
                <w:i/>
              </w:rPr>
              <w:t>Instructor:</w:t>
            </w:r>
          </w:p>
        </w:tc>
      </w:tr>
      <w:tr w:rsidR="00B66FB9" w:rsidRPr="00EA55B5" w14:paraId="0E1C0AFF" w14:textId="77777777" w:rsidTr="0039622E">
        <w:tc>
          <w:tcPr>
            <w:tcW w:w="4508" w:type="dxa"/>
          </w:tcPr>
          <w:p w14:paraId="3B942A4C" w14:textId="3AF0D765" w:rsidR="00B66FB9" w:rsidRDefault="00781DD7" w:rsidP="0039622E">
            <w:pPr>
              <w:contextualSpacing/>
              <w:rPr>
                <w:rFonts w:eastAsia="Calibri"/>
              </w:rPr>
            </w:pPr>
            <w:r>
              <w:rPr>
                <w:rFonts w:eastAsia="Calibri"/>
              </w:rPr>
              <w:t xml:space="preserve">Guy, </w:t>
            </w:r>
            <w:r w:rsidR="006B693E">
              <w:rPr>
                <w:rFonts w:eastAsia="Calibri"/>
              </w:rPr>
              <w:t>Lawrence</w:t>
            </w:r>
            <w:r>
              <w:rPr>
                <w:rFonts w:eastAsia="Calibri"/>
              </w:rPr>
              <w:t xml:space="preserve"> Adrian B.</w:t>
            </w:r>
          </w:p>
          <w:p w14:paraId="061A92F2" w14:textId="77777777" w:rsidR="00781DD7" w:rsidRPr="00EA55B5" w:rsidRDefault="00781DD7" w:rsidP="0039622E">
            <w:pPr>
              <w:contextualSpacing/>
            </w:pPr>
          </w:p>
          <w:p w14:paraId="3E277CD4" w14:textId="77777777" w:rsidR="00B66FB9" w:rsidRPr="00EA55B5" w:rsidRDefault="00B66FB9" w:rsidP="0039622E">
            <w:pPr>
              <w:contextualSpacing/>
              <w:rPr>
                <w:rFonts w:eastAsia="Calibri"/>
                <w:b/>
              </w:rPr>
            </w:pPr>
          </w:p>
        </w:tc>
        <w:tc>
          <w:tcPr>
            <w:tcW w:w="4508" w:type="dxa"/>
          </w:tcPr>
          <w:p w14:paraId="0BEC94FB" w14:textId="77777777" w:rsidR="00B66FB9" w:rsidRPr="00EA55B5" w:rsidRDefault="00B66FB9" w:rsidP="0039622E">
            <w:pPr>
              <w:contextualSpacing/>
              <w:jc w:val="right"/>
              <w:rPr>
                <w:rFonts w:eastAsia="Calibri"/>
              </w:rPr>
            </w:pPr>
            <w:r w:rsidRPr="00EA55B5">
              <w:rPr>
                <w:rFonts w:eastAsia="Calibri"/>
              </w:rPr>
              <w:t>Engr. Dylan Josh D. Lopez</w:t>
            </w:r>
          </w:p>
        </w:tc>
      </w:tr>
    </w:tbl>
    <w:p w14:paraId="64DE99BF" w14:textId="77777777" w:rsidR="00B66FB9" w:rsidRDefault="00B66FB9" w:rsidP="00B66FB9">
      <w:pPr>
        <w:contextualSpacing/>
        <w:jc w:val="center"/>
        <w:rPr>
          <w:rFonts w:eastAsia="Calibri"/>
          <w:b/>
        </w:rPr>
      </w:pPr>
    </w:p>
    <w:p w14:paraId="4ABD2EAB" w14:textId="77777777" w:rsidR="00B66FB9" w:rsidRDefault="00B66FB9" w:rsidP="00B66FB9">
      <w:pPr>
        <w:contextualSpacing/>
        <w:jc w:val="center"/>
        <w:rPr>
          <w:rFonts w:eastAsia="Calibri"/>
          <w:b/>
        </w:rPr>
      </w:pPr>
    </w:p>
    <w:p w14:paraId="56B440BE" w14:textId="77777777" w:rsidR="00B66FB9" w:rsidRDefault="00B66FB9" w:rsidP="00B66FB9">
      <w:pPr>
        <w:contextualSpacing/>
        <w:jc w:val="center"/>
        <w:rPr>
          <w:rFonts w:eastAsia="Calibri"/>
          <w:b/>
        </w:rPr>
      </w:pPr>
    </w:p>
    <w:p w14:paraId="5C24A512" w14:textId="77777777" w:rsidR="00B66FB9" w:rsidRDefault="00B66FB9" w:rsidP="00B66FB9">
      <w:pPr>
        <w:contextualSpacing/>
        <w:jc w:val="center"/>
        <w:rPr>
          <w:rFonts w:eastAsia="Calibri"/>
          <w:b/>
        </w:rPr>
      </w:pPr>
    </w:p>
    <w:p w14:paraId="04DD7A89" w14:textId="1607E6E7" w:rsidR="00B66FB9" w:rsidRPr="00606305" w:rsidRDefault="00781DD7" w:rsidP="00B66FB9">
      <w:pPr>
        <w:contextualSpacing/>
        <w:jc w:val="center"/>
        <w:rPr>
          <w:rFonts w:eastAsia="Calibri"/>
        </w:rPr>
      </w:pPr>
      <w:r>
        <w:rPr>
          <w:rFonts w:eastAsia="Calibri"/>
        </w:rPr>
        <w:t>December</w:t>
      </w:r>
      <w:r w:rsidR="00045F9F">
        <w:rPr>
          <w:rFonts w:eastAsia="Calibri"/>
        </w:rPr>
        <w:t xml:space="preserve"> </w:t>
      </w:r>
      <w:r w:rsidR="007C247C">
        <w:rPr>
          <w:rFonts w:eastAsia="Calibri"/>
        </w:rPr>
        <w:t>21</w:t>
      </w:r>
      <w:r w:rsidR="00B66FB9" w:rsidRPr="00606305">
        <w:rPr>
          <w:rFonts w:eastAsia="Calibri"/>
        </w:rPr>
        <w:t xml:space="preserve">, </w:t>
      </w:r>
      <w:r>
        <w:rPr>
          <w:rFonts w:eastAsia="Calibri"/>
        </w:rPr>
        <w:t>2020</w:t>
      </w:r>
    </w:p>
    <w:p w14:paraId="3FB288D3" w14:textId="77777777" w:rsidR="00B66FB9" w:rsidRPr="00B57CAF" w:rsidRDefault="00B66FB9" w:rsidP="00B66FB9">
      <w:pPr>
        <w:rPr>
          <w:rFonts w:ascii="Georgia" w:hAnsi="Georgia" w:cs="Arial"/>
        </w:rPr>
      </w:pPr>
      <w:r w:rsidRPr="00EA55B5">
        <w:br w:type="page"/>
      </w:r>
    </w:p>
    <w:p w14:paraId="3F37E330" w14:textId="77777777" w:rsidR="00B66FB9" w:rsidRDefault="00B66FB9" w:rsidP="00B66FB9">
      <w:pPr>
        <w:pStyle w:val="Heading1"/>
      </w:pPr>
      <w:r>
        <w:lastRenderedPageBreak/>
        <w:t>Objectives</w:t>
      </w:r>
    </w:p>
    <w:p w14:paraId="5E138ECA" w14:textId="45A9FBBA" w:rsidR="00B66FB9" w:rsidRPr="00606305" w:rsidRDefault="00781DD7" w:rsidP="00781DD7">
      <w:pPr>
        <w:ind w:firstLine="720"/>
        <w:jc w:val="both"/>
      </w:pPr>
      <w:r>
        <w:t xml:space="preserve">The objective of this laboratory activity is to familiarize students with the system of linear equations. After this activity, students would be able to solve word problems using linear equations. Students would also be able to program the system of equations using Python. </w:t>
      </w:r>
    </w:p>
    <w:p w14:paraId="2F59B9DE" w14:textId="252AF453" w:rsidR="00B66FB9" w:rsidRDefault="00B66FB9" w:rsidP="00B66FB9">
      <w:pPr>
        <w:pStyle w:val="Heading1"/>
      </w:pPr>
      <w:r>
        <w:t>Methods</w:t>
      </w:r>
    </w:p>
    <w:p w14:paraId="394A0190" w14:textId="672ACAC6" w:rsidR="00781DD7" w:rsidRDefault="00781DD7" w:rsidP="00781DD7">
      <w:pPr>
        <w:ind w:firstLine="720"/>
        <w:jc w:val="both"/>
      </w:pPr>
      <w:r>
        <w:t>The practice of the activity is to solve word problems by implementing linear equations in Python to solve the problems. By doing so, students will be able to solve problems using the system of linear equations but also learn to implement them in Python.</w:t>
      </w:r>
    </w:p>
    <w:p w14:paraId="03C444AC" w14:textId="674BECF6" w:rsidR="00781DD7" w:rsidRDefault="00781DD7" w:rsidP="00781DD7">
      <w:pPr>
        <w:ind w:firstLine="720"/>
        <w:jc w:val="both"/>
      </w:pPr>
      <w:r>
        <w:t>The deliverable of the activity is to create a word problem with a minimum of two equations. The deliverable is achieved by representing linear equations into matrices and using NumPy functions to solve the created word problem.</w:t>
      </w:r>
    </w:p>
    <w:p w14:paraId="4300CAF9" w14:textId="66CE8111" w:rsidR="00B66FB9" w:rsidRDefault="00B66FB9" w:rsidP="00B66FB9">
      <w:pPr>
        <w:pStyle w:val="Heading1"/>
      </w:pPr>
      <w:r>
        <w:t>Results</w:t>
      </w:r>
    </w:p>
    <w:p w14:paraId="229D562A" w14:textId="77777777" w:rsidR="00781DD7" w:rsidRDefault="00781DD7" w:rsidP="00781DD7">
      <w:pPr>
        <w:rPr>
          <w:noProof/>
        </w:rPr>
      </w:pPr>
    </w:p>
    <w:p w14:paraId="1B3A5201" w14:textId="1D73E9D9" w:rsidR="00781DD7" w:rsidRPr="00781DD7" w:rsidRDefault="00781DD7" w:rsidP="00781DD7">
      <w:r>
        <w:rPr>
          <w:noProof/>
        </w:rPr>
        <w:drawing>
          <wp:inline distT="0" distB="0" distL="0" distR="0" wp14:anchorId="02DEFE48" wp14:editId="75A0472B">
            <wp:extent cx="5731510" cy="171069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710690"/>
                    </a:xfrm>
                    <a:prstGeom prst="rect">
                      <a:avLst/>
                    </a:prstGeom>
                  </pic:spPr>
                </pic:pic>
              </a:graphicData>
            </a:graphic>
          </wp:inline>
        </w:drawing>
      </w:r>
    </w:p>
    <w:p w14:paraId="1C22C80B" w14:textId="4B12CCD6" w:rsidR="00781DD7" w:rsidRDefault="00781DD7" w:rsidP="00781DD7">
      <w:pPr>
        <w:ind w:left="720"/>
        <w:jc w:val="center"/>
      </w:pPr>
      <w:r>
        <w:t>Figure 1 Created problem for Lab 8.</w:t>
      </w:r>
    </w:p>
    <w:p w14:paraId="00C037AF" w14:textId="3AC7A991" w:rsidR="00781DD7" w:rsidRDefault="00781DD7" w:rsidP="00781DD7">
      <w:pPr>
        <w:jc w:val="center"/>
      </w:pPr>
      <w:r>
        <w:rPr>
          <w:noProof/>
        </w:rPr>
        <w:lastRenderedPageBreak/>
        <w:drawing>
          <wp:inline distT="0" distB="0" distL="0" distR="0" wp14:anchorId="1D24B057" wp14:editId="238DCC54">
            <wp:extent cx="4886325" cy="3228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86325" cy="3228975"/>
                    </a:xfrm>
                    <a:prstGeom prst="rect">
                      <a:avLst/>
                    </a:prstGeom>
                  </pic:spPr>
                </pic:pic>
              </a:graphicData>
            </a:graphic>
          </wp:inline>
        </w:drawing>
      </w:r>
    </w:p>
    <w:p w14:paraId="18C0E0B7" w14:textId="2B4903FC" w:rsidR="00781DD7" w:rsidRDefault="00781DD7" w:rsidP="00781DD7">
      <w:pPr>
        <w:jc w:val="center"/>
      </w:pPr>
      <w:r>
        <w:t>Figure 2 Codes and output of Lab 8</w:t>
      </w:r>
    </w:p>
    <w:p w14:paraId="2B2AB703" w14:textId="4EA3CED7" w:rsidR="00781DD7" w:rsidRPr="00781DD7" w:rsidRDefault="00781DD7" w:rsidP="00781DD7">
      <w:pPr>
        <w:jc w:val="both"/>
      </w:pPr>
      <w:r>
        <w:tab/>
        <w:t xml:space="preserve">Figure 1 shows the created problem for this activity while figure 2 shows the codes and output to solve the word problem in figure 1. The equations </w:t>
      </w:r>
      <m:oMath>
        <m:r>
          <w:rPr>
            <w:rFonts w:ascii="Cambria Math" w:hAnsi="Cambria Math"/>
          </w:rPr>
          <m:t>L+H=18</m:t>
        </m:r>
      </m:oMath>
      <w:r>
        <w:t xml:space="preserve"> and </w:t>
      </w:r>
      <m:oMath>
        <m:r>
          <w:rPr>
            <w:rFonts w:ascii="Cambria Math" w:hAnsi="Cambria Math"/>
          </w:rPr>
          <m:t>L-H=4</m:t>
        </m:r>
      </m:oMath>
      <w:r>
        <w:t xml:space="preserve"> are transformed into matrices so that the problem would be solved by using NumPy functions. As seen in figure 2, by getting the inverse of matrix X then multiplying it to the matrix Y, the answer is found. Comparing the answer from the formula given </w:t>
      </w:r>
      <m:oMath>
        <m:r>
          <w:rPr>
            <w:rFonts w:ascii="Cambria Math" w:hAnsi="Cambria Math"/>
          </w:rPr>
          <m:t>r=</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Y</m:t>
        </m:r>
      </m:oMath>
      <w:r>
        <w:t xml:space="preserve"> to the built-in NumPy function np.linalg.solve(), the answer is the same. The function np.linalg.solve() computes for the exact solution in the system of linear equation [1]. That’s why the answer is the same as the given formula. </w:t>
      </w:r>
    </w:p>
    <w:p w14:paraId="4F0C5994" w14:textId="27D567EC" w:rsidR="00781DD7" w:rsidRPr="00781DD7" w:rsidRDefault="00781DD7" w:rsidP="00781DD7">
      <w:r>
        <w:tab/>
      </w:r>
    </w:p>
    <w:p w14:paraId="19DCE143" w14:textId="77777777" w:rsidR="00B66FB9" w:rsidRDefault="00B66FB9" w:rsidP="00B66FB9">
      <w:pPr>
        <w:pStyle w:val="Heading1"/>
      </w:pPr>
      <w:r>
        <w:t>Conclusion</w:t>
      </w:r>
    </w:p>
    <w:p w14:paraId="49BA8C59" w14:textId="7325A602" w:rsidR="00B66FB9" w:rsidRDefault="00781DD7" w:rsidP="00781DD7">
      <w:pPr>
        <w:ind w:firstLine="720"/>
        <w:jc w:val="both"/>
      </w:pPr>
      <w:r>
        <w:t>The laboratory activity discussed the system of linear equations and the implementation of it in programming in Python. The system of linear equations is used for finding the values of several unknowns in a set of two or more equations. Through elimination and isolating an unknown variable, we can use that to solve for the value of that single unknown variable. By doing so, we can substitute the value that we got into the equation to find the other unknowns. Finally, we can check if the values that we got are correct by substituting them to the equation. And if the values are correct it would then satisfy the equation.</w:t>
      </w:r>
    </w:p>
    <w:p w14:paraId="065E91DE" w14:textId="43A3E6D4" w:rsidR="00781DD7" w:rsidRDefault="00781DD7" w:rsidP="00781DD7">
      <w:pPr>
        <w:ind w:firstLine="720"/>
        <w:jc w:val="both"/>
      </w:pPr>
      <w:r>
        <w:t xml:space="preserve">Linear equations can be used in many ways. One of its uses is in robotics. The robots can move from one place to another or moves in place. These movements </w:t>
      </w:r>
      <w:r w:rsidR="00050530">
        <w:t xml:space="preserve">can be computed </w:t>
      </w:r>
      <w:r w:rsidR="00050530">
        <w:lastRenderedPageBreak/>
        <w:t xml:space="preserve">using </w:t>
      </w:r>
      <w:r>
        <w:t>matri</w:t>
      </w:r>
      <w:r w:rsidR="00050530">
        <w:t xml:space="preserve">x operations. An example would be a robot am. Homogeneous transformation matrix is used to describe the movement and rotation of the robot arm [2]. </w:t>
      </w:r>
    </w:p>
    <w:p w14:paraId="48B216E8" w14:textId="77777777" w:rsidR="00781DD7" w:rsidRDefault="00781DD7" w:rsidP="00781DD7">
      <w:pPr>
        <w:ind w:firstLine="720"/>
        <w:jc w:val="both"/>
      </w:pPr>
    </w:p>
    <w:p w14:paraId="35805BEB" w14:textId="77777777" w:rsidR="00781DD7" w:rsidRDefault="00781DD7" w:rsidP="00781DD7">
      <w:pPr>
        <w:ind w:firstLine="720"/>
        <w:jc w:val="both"/>
      </w:pPr>
    </w:p>
    <w:p w14:paraId="6EEBCD0C" w14:textId="77777777" w:rsidR="00781DD7" w:rsidRDefault="00781DD7" w:rsidP="00781DD7">
      <w:pPr>
        <w:ind w:firstLine="720"/>
        <w:jc w:val="both"/>
        <w:rPr>
          <w:b/>
          <w:sz w:val="36"/>
        </w:rPr>
      </w:pPr>
    </w:p>
    <w:p w14:paraId="14A71757" w14:textId="21EE3420" w:rsidR="00B66FB9" w:rsidRDefault="00B66FB9" w:rsidP="00B66FB9">
      <w:pPr>
        <w:jc w:val="center"/>
        <w:rPr>
          <w:b/>
          <w:sz w:val="36"/>
        </w:rPr>
      </w:pPr>
      <w:r w:rsidRPr="00361235">
        <w:rPr>
          <w:b/>
          <w:sz w:val="36"/>
        </w:rPr>
        <w:t>References</w:t>
      </w:r>
    </w:p>
    <w:p w14:paraId="0D3CDE3C" w14:textId="32057E04" w:rsidR="00E87205" w:rsidRPr="00E87205" w:rsidRDefault="00E87205" w:rsidP="00E87205">
      <w:pPr>
        <w:widowControl w:val="0"/>
        <w:autoSpaceDE w:val="0"/>
        <w:autoSpaceDN w:val="0"/>
        <w:adjustRightInd w:val="0"/>
        <w:ind w:left="640" w:hanging="640"/>
        <w:rPr>
          <w:noProof/>
          <w:sz w:val="20"/>
        </w:rPr>
      </w:pPr>
      <w:r>
        <w:rPr>
          <w:b/>
          <w:sz w:val="21"/>
          <w:szCs w:val="21"/>
        </w:rPr>
        <w:fldChar w:fldCharType="begin" w:fldLock="1"/>
      </w:r>
      <w:r>
        <w:rPr>
          <w:b/>
          <w:sz w:val="21"/>
          <w:szCs w:val="21"/>
        </w:rPr>
        <w:instrText xml:space="preserve">ADDIN Mendeley Bibliography CSL_BIBLIOGRAPHY </w:instrText>
      </w:r>
      <w:r>
        <w:rPr>
          <w:b/>
          <w:sz w:val="21"/>
          <w:szCs w:val="21"/>
        </w:rPr>
        <w:fldChar w:fldCharType="separate"/>
      </w:r>
      <w:r w:rsidRPr="00E87205">
        <w:rPr>
          <w:noProof/>
          <w:sz w:val="20"/>
        </w:rPr>
        <w:t>[1]</w:t>
      </w:r>
      <w:r w:rsidRPr="00E87205">
        <w:rPr>
          <w:noProof/>
          <w:sz w:val="20"/>
        </w:rPr>
        <w:tab/>
        <w:t>NumPy, “numpy.linalg.solve,” 2020. https://numpy.org/doc/stable/reference/generated/numpy.linalg.solve.html (accessed Dec. 19, 2020).</w:t>
      </w:r>
    </w:p>
    <w:p w14:paraId="73266E33" w14:textId="77777777" w:rsidR="00E87205" w:rsidRPr="00E87205" w:rsidRDefault="00E87205" w:rsidP="00E87205">
      <w:pPr>
        <w:widowControl w:val="0"/>
        <w:autoSpaceDE w:val="0"/>
        <w:autoSpaceDN w:val="0"/>
        <w:adjustRightInd w:val="0"/>
        <w:ind w:left="640" w:hanging="640"/>
        <w:rPr>
          <w:noProof/>
          <w:sz w:val="20"/>
        </w:rPr>
      </w:pPr>
      <w:r w:rsidRPr="00E87205">
        <w:rPr>
          <w:noProof/>
          <w:sz w:val="20"/>
        </w:rPr>
        <w:t>[2]</w:t>
      </w:r>
      <w:r w:rsidRPr="00E87205">
        <w:rPr>
          <w:noProof/>
          <w:sz w:val="20"/>
        </w:rPr>
        <w:tab/>
        <w:t>T. Bower, “Coordinate Transformations in 2-D.” http://faculty.salina.k-state.edu/tim/robotics_sg/Pose/coordTrans2d.html#:~:text=The transformation matrix is found,to the world coordinate frame. (accessed Dec. 21, 2020).</w:t>
      </w:r>
    </w:p>
    <w:p w14:paraId="4A527E99" w14:textId="048E27F4" w:rsidR="00E87205" w:rsidRPr="00E87205" w:rsidRDefault="00E87205" w:rsidP="00E87205">
      <w:pPr>
        <w:rPr>
          <w:b/>
          <w:sz w:val="21"/>
          <w:szCs w:val="21"/>
        </w:rPr>
      </w:pPr>
      <w:r>
        <w:rPr>
          <w:b/>
          <w:sz w:val="21"/>
          <w:szCs w:val="21"/>
        </w:rPr>
        <w:fldChar w:fldCharType="end"/>
      </w:r>
    </w:p>
    <w:p w14:paraId="110E658C" w14:textId="063A9041" w:rsidR="003824F4" w:rsidRDefault="003824F4" w:rsidP="003824F4">
      <w:pPr>
        <w:contextualSpacing/>
        <w:jc w:val="center"/>
        <w:rPr>
          <w:b/>
          <w:sz w:val="36"/>
        </w:rPr>
      </w:pPr>
      <w:r>
        <w:rPr>
          <w:b/>
          <w:sz w:val="36"/>
        </w:rPr>
        <w:t>Appendix</w:t>
      </w:r>
    </w:p>
    <w:p w14:paraId="0FBCBCAC" w14:textId="08688E7F" w:rsidR="003824F4" w:rsidRDefault="003824F4" w:rsidP="003824F4">
      <w:pPr>
        <w:contextualSpacing/>
        <w:rPr>
          <w:bCs/>
          <w:sz w:val="20"/>
          <w:szCs w:val="20"/>
        </w:rPr>
      </w:pPr>
      <w:proofErr w:type="spellStart"/>
      <w:r>
        <w:rPr>
          <w:bCs/>
          <w:sz w:val="20"/>
          <w:szCs w:val="20"/>
        </w:rPr>
        <w:t>Github</w:t>
      </w:r>
      <w:proofErr w:type="spellEnd"/>
      <w:r>
        <w:rPr>
          <w:bCs/>
          <w:sz w:val="20"/>
          <w:szCs w:val="20"/>
        </w:rPr>
        <w:t xml:space="preserve"> Repository Link:</w:t>
      </w:r>
    </w:p>
    <w:p w14:paraId="34FEDDCF" w14:textId="7F379F85" w:rsidR="003824F4" w:rsidRPr="003824F4" w:rsidRDefault="00F8486E" w:rsidP="003824F4">
      <w:pPr>
        <w:contextualSpacing/>
        <w:rPr>
          <w:bCs/>
          <w:sz w:val="21"/>
        </w:rPr>
      </w:pPr>
      <w:r w:rsidRPr="00F8486E">
        <w:t>https://github.com/Loreynszxc/Linear-Algebra-Lab-8</w:t>
      </w:r>
    </w:p>
    <w:sectPr w:rsidR="003824F4" w:rsidRPr="003824F4" w:rsidSect="00244CCD">
      <w:footerReference w:type="default" r:id="rId10"/>
      <w:headerReference w:type="first" r:id="rId11"/>
      <w:footerReference w:type="first" r:id="rId12"/>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9DF779" w14:textId="77777777" w:rsidR="006C6F96" w:rsidRDefault="006C6F96" w:rsidP="00244CCD">
      <w:pPr>
        <w:spacing w:line="240" w:lineRule="auto"/>
      </w:pPr>
      <w:r>
        <w:separator/>
      </w:r>
    </w:p>
  </w:endnote>
  <w:endnote w:type="continuationSeparator" w:id="0">
    <w:p w14:paraId="00A9B47C" w14:textId="77777777" w:rsidR="006C6F96" w:rsidRDefault="006C6F96"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1A015927" w14:textId="77777777" w:rsidR="00244CCD" w:rsidRDefault="00244CCD">
        <w:pPr>
          <w:pStyle w:val="Footer"/>
          <w:jc w:val="center"/>
        </w:pPr>
        <w:r w:rsidRPr="00244CCD">
          <w:rPr>
            <w:noProof/>
          </w:rPr>
          <mc:AlternateContent>
            <mc:Choice Requires="wps">
              <w:drawing>
                <wp:anchor distT="0" distB="0" distL="114300" distR="114300" simplePos="0" relativeHeight="251674624" behindDoc="0" locked="0" layoutInCell="1" allowOverlap="1" wp14:anchorId="60077AE7" wp14:editId="1A02E495">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C07FAD9" wp14:editId="592F450D">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sidR="009B5CE1">
          <w:rPr>
            <w:noProof/>
          </w:rPr>
          <w:t>2</w:t>
        </w:r>
        <w:r>
          <w:rPr>
            <w:noProof/>
          </w:rPr>
          <w:fldChar w:fldCharType="end"/>
        </w:r>
      </w:p>
    </w:sdtContent>
  </w:sdt>
  <w:p w14:paraId="40C5E9C9" w14:textId="77777777" w:rsidR="006A4D8E" w:rsidRDefault="006C6F96" w:rsidP="00633DD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AC787" w14:textId="77777777" w:rsidR="00705119" w:rsidRDefault="00244CCD">
    <w:pPr>
      <w:pStyle w:val="Footer"/>
    </w:pPr>
    <w:r>
      <w:rPr>
        <w:noProof/>
      </w:rPr>
      <mc:AlternateContent>
        <mc:Choice Requires="wps">
          <w:drawing>
            <wp:anchor distT="0" distB="0" distL="114300" distR="114300" simplePos="0" relativeHeight="251669504" behindDoc="0" locked="0" layoutInCell="1" allowOverlap="1" wp14:anchorId="55595FC5" wp14:editId="60BBE387">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23149F84" wp14:editId="69384CE3">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E91C93" w14:textId="77777777" w:rsidR="006C6F96" w:rsidRDefault="006C6F96" w:rsidP="00244CCD">
      <w:pPr>
        <w:spacing w:line="240" w:lineRule="auto"/>
      </w:pPr>
      <w:r>
        <w:separator/>
      </w:r>
    </w:p>
  </w:footnote>
  <w:footnote w:type="continuationSeparator" w:id="0">
    <w:p w14:paraId="07D877DC" w14:textId="77777777" w:rsidR="006C6F96" w:rsidRDefault="006C6F96"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705119" w:rsidRPr="006230BD" w14:paraId="3B67FC58" w14:textId="77777777">
      <w:trPr>
        <w:jc w:val="center"/>
      </w:trPr>
      <w:tc>
        <w:tcPr>
          <w:tcW w:w="9350" w:type="dxa"/>
          <w:tcBorders>
            <w:top w:val="nil"/>
            <w:left w:val="nil"/>
            <w:bottom w:val="nil"/>
            <w:right w:val="nil"/>
          </w:tcBorders>
          <w:shd w:val="clear" w:color="auto" w:fill="auto"/>
        </w:tcPr>
        <w:p w14:paraId="29B53616" w14:textId="77777777" w:rsidR="00705119" w:rsidRPr="00EA55B5" w:rsidRDefault="00DA3593"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0578E50F" wp14:editId="09F8220E">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F3F3002" wp14:editId="062163B1">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27E8BF90" w14:textId="77777777" w:rsidR="00705119" w:rsidRPr="00EA55B5" w:rsidRDefault="00DA3593" w:rsidP="00244CCD">
          <w:pPr>
            <w:spacing w:line="240" w:lineRule="auto"/>
            <w:jc w:val="center"/>
            <w:rPr>
              <w:sz w:val="28"/>
              <w:szCs w:val="32"/>
            </w:rPr>
          </w:pPr>
          <w:r w:rsidRPr="00EA55B5">
            <w:rPr>
              <w:sz w:val="28"/>
              <w:szCs w:val="32"/>
            </w:rPr>
            <w:t>College of Engineering</w:t>
          </w:r>
        </w:p>
        <w:p w14:paraId="2709BB6D" w14:textId="77777777" w:rsidR="00705119" w:rsidRPr="00244CCD" w:rsidRDefault="00DA3593" w:rsidP="00244CCD">
          <w:pPr>
            <w:spacing w:line="240" w:lineRule="auto"/>
            <w:jc w:val="center"/>
            <w:rPr>
              <w:sz w:val="28"/>
              <w:szCs w:val="32"/>
            </w:rPr>
          </w:pPr>
          <w:r w:rsidRPr="00EA55B5">
            <w:rPr>
              <w:sz w:val="28"/>
              <w:szCs w:val="32"/>
            </w:rPr>
            <w:t>Computer Engineering Department</w:t>
          </w:r>
        </w:p>
      </w:tc>
    </w:tr>
  </w:tbl>
  <w:p w14:paraId="1F489B34" w14:textId="77777777" w:rsidR="00705119" w:rsidRPr="006230BD" w:rsidRDefault="00244CCD" w:rsidP="00FE21E8">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49FA4229" wp14:editId="20C8F5F7">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5890BAC1" wp14:editId="4359568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IwNrIwNLO0MDM0MDFU0lEKTi0uzszPAykwqQUAbPbV9ywAAAA="/>
  </w:docVars>
  <w:rsids>
    <w:rsidRoot w:val="00361235"/>
    <w:rsid w:val="000408C7"/>
    <w:rsid w:val="00045F9F"/>
    <w:rsid w:val="00050530"/>
    <w:rsid w:val="00087A4F"/>
    <w:rsid w:val="000B27A7"/>
    <w:rsid w:val="000C21D2"/>
    <w:rsid w:val="001015DE"/>
    <w:rsid w:val="001D5FF1"/>
    <w:rsid w:val="0020218E"/>
    <w:rsid w:val="0021780C"/>
    <w:rsid w:val="00244CCD"/>
    <w:rsid w:val="00252ED4"/>
    <w:rsid w:val="002C5D10"/>
    <w:rsid w:val="00361235"/>
    <w:rsid w:val="003639F7"/>
    <w:rsid w:val="003824F4"/>
    <w:rsid w:val="003B4E28"/>
    <w:rsid w:val="003C0EED"/>
    <w:rsid w:val="003C5DDB"/>
    <w:rsid w:val="003F5EBD"/>
    <w:rsid w:val="004041BE"/>
    <w:rsid w:val="004063A3"/>
    <w:rsid w:val="004647E2"/>
    <w:rsid w:val="00480B48"/>
    <w:rsid w:val="004C3809"/>
    <w:rsid w:val="00522B3B"/>
    <w:rsid w:val="0056150F"/>
    <w:rsid w:val="005860CF"/>
    <w:rsid w:val="00591121"/>
    <w:rsid w:val="006147C5"/>
    <w:rsid w:val="0062476B"/>
    <w:rsid w:val="0068671F"/>
    <w:rsid w:val="006A3E89"/>
    <w:rsid w:val="006B693E"/>
    <w:rsid w:val="006C0DFF"/>
    <w:rsid w:val="006C6F96"/>
    <w:rsid w:val="00781DD7"/>
    <w:rsid w:val="007C247C"/>
    <w:rsid w:val="007C5F7B"/>
    <w:rsid w:val="007E3B11"/>
    <w:rsid w:val="00815284"/>
    <w:rsid w:val="00815ECE"/>
    <w:rsid w:val="00843376"/>
    <w:rsid w:val="00856B50"/>
    <w:rsid w:val="008B3BA4"/>
    <w:rsid w:val="008C5EA9"/>
    <w:rsid w:val="008F4FA1"/>
    <w:rsid w:val="00924DE4"/>
    <w:rsid w:val="009607F9"/>
    <w:rsid w:val="00987692"/>
    <w:rsid w:val="009B5CE1"/>
    <w:rsid w:val="009F46DE"/>
    <w:rsid w:val="00A32B0A"/>
    <w:rsid w:val="00AA372A"/>
    <w:rsid w:val="00AB07A7"/>
    <w:rsid w:val="00AF203C"/>
    <w:rsid w:val="00B50EBC"/>
    <w:rsid w:val="00B66FB9"/>
    <w:rsid w:val="00BC5E27"/>
    <w:rsid w:val="00C72979"/>
    <w:rsid w:val="00C7619A"/>
    <w:rsid w:val="00C85F6A"/>
    <w:rsid w:val="00CA21C7"/>
    <w:rsid w:val="00CD3098"/>
    <w:rsid w:val="00DA3593"/>
    <w:rsid w:val="00DA6700"/>
    <w:rsid w:val="00E4781D"/>
    <w:rsid w:val="00E87205"/>
    <w:rsid w:val="00EF13B6"/>
    <w:rsid w:val="00F12F99"/>
    <w:rsid w:val="00F8486E"/>
    <w:rsid w:val="00F85607"/>
    <w:rsid w:val="00F97CF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3C9C23"/>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3824F4"/>
    <w:pPr>
      <w:spacing w:after="0" w:line="36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781DD7"/>
    <w:rPr>
      <w:color w:val="808080"/>
    </w:rPr>
  </w:style>
  <w:style w:type="character" w:styleId="Hyperlink">
    <w:name w:val="Hyperlink"/>
    <w:basedOn w:val="DefaultParagraphFont"/>
    <w:uiPriority w:val="99"/>
    <w:semiHidden/>
    <w:unhideWhenUsed/>
    <w:rsid w:val="003824F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654D857-A0FE-4D0C-8895-AF22FD766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4</Pages>
  <Words>475</Words>
  <Characters>2710</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Lawrence</cp:lastModifiedBy>
  <cp:revision>8</cp:revision>
  <cp:lastPrinted>2020-12-21T10:08:00Z</cp:lastPrinted>
  <dcterms:created xsi:type="dcterms:W3CDTF">2020-12-19T10:08:00Z</dcterms:created>
  <dcterms:modified xsi:type="dcterms:W3CDTF">2020-12-2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c740ce-abe0-38dd-b8d1-a868aecb72e9</vt:lpwstr>
  </property>
  <property fmtid="{D5CDD505-2E9C-101B-9397-08002B2CF9AE}" pid="24" name="Mendeley Citation Style_1">
    <vt:lpwstr>http://www.zotero.org/styles/ieee</vt:lpwstr>
  </property>
</Properties>
</file>